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GridTable41"/>
        <w:tblW w:w="0" w:type="auto"/>
        <w:tblLook w:val="04A0" w:firstRow="1" w:lastRow="0" w:firstColumn="1" w:lastColumn="0" w:noHBand="0" w:noVBand="1"/>
      </w:tblPr>
      <w:tblGrid>
        <w:gridCol w:w="667"/>
        <w:gridCol w:w="2388"/>
        <w:gridCol w:w="1666"/>
        <w:gridCol w:w="2204"/>
        <w:gridCol w:w="2085"/>
      </w:tblGrid>
      <w:tr w:rsidR="00324B58" w:rsidRPr="00152413" w:rsidTr="00324B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7" w:type="dxa"/>
          </w:tcPr>
          <w:p w:rsidR="00324B58" w:rsidRPr="00152413" w:rsidRDefault="00324B58" w:rsidP="00E1680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88" w:type="dxa"/>
          </w:tcPr>
          <w:p w:rsidR="00324B58" w:rsidRPr="00152413" w:rsidRDefault="00324B58" w:rsidP="00E16808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52413">
              <w:rPr>
                <w:rFonts w:ascii="Times New Roman" w:hAnsi="Times New Roman" w:cs="Times New Roman"/>
              </w:rPr>
              <w:t>Group</w:t>
            </w:r>
          </w:p>
        </w:tc>
        <w:tc>
          <w:tcPr>
            <w:tcW w:w="1666" w:type="dxa"/>
          </w:tcPr>
          <w:p w:rsidR="00324B58" w:rsidRPr="00152413" w:rsidRDefault="00324B58" w:rsidP="00E16808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52413">
              <w:rPr>
                <w:rFonts w:ascii="Times New Roman" w:hAnsi="Times New Roman" w:cs="Times New Roman"/>
              </w:rPr>
              <w:t>Dose</w:t>
            </w:r>
          </w:p>
        </w:tc>
        <w:tc>
          <w:tcPr>
            <w:tcW w:w="2204" w:type="dxa"/>
          </w:tcPr>
          <w:p w:rsidR="00324B58" w:rsidRPr="00152413" w:rsidRDefault="00324B58" w:rsidP="00E16808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rtl/>
                <w:lang w:bidi="fa-IR"/>
              </w:rPr>
            </w:pPr>
            <w:r w:rsidRPr="00152413">
              <w:rPr>
                <w:rFonts w:ascii="Times New Roman" w:hAnsi="Times New Roman" w:cs="Times New Roman"/>
                <w:lang w:bidi="fa-IR"/>
              </w:rPr>
              <w:t>Drug solvent</w:t>
            </w:r>
          </w:p>
        </w:tc>
        <w:tc>
          <w:tcPr>
            <w:tcW w:w="2085" w:type="dxa"/>
          </w:tcPr>
          <w:p w:rsidR="00324B58" w:rsidRPr="00152413" w:rsidRDefault="00324B58" w:rsidP="00E16808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bidi="fa-IR"/>
              </w:rPr>
            </w:pPr>
            <w:r w:rsidRPr="00152413">
              <w:rPr>
                <w:rFonts w:ascii="Times New Roman" w:hAnsi="Times New Roman" w:cs="Times New Roman"/>
                <w:lang w:bidi="fa-IR"/>
              </w:rPr>
              <w:t xml:space="preserve">Drug characteristics </w:t>
            </w:r>
          </w:p>
        </w:tc>
      </w:tr>
      <w:tr w:rsidR="00324B58" w:rsidRPr="00152413" w:rsidTr="00324B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7" w:type="dxa"/>
          </w:tcPr>
          <w:p w:rsidR="00324B58" w:rsidRPr="00152413" w:rsidRDefault="00324B58" w:rsidP="00E16808">
            <w:pPr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</w:t>
            </w:r>
          </w:p>
        </w:tc>
        <w:tc>
          <w:tcPr>
            <w:tcW w:w="2388" w:type="dxa"/>
          </w:tcPr>
          <w:p w:rsidR="00324B58" w:rsidRPr="00152413" w:rsidRDefault="00324B58" w:rsidP="00324B5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W102 (WIN 55212-2)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HcmVpc2g8L0F1dGhvcj48WWVhcj4yMDE4PC9ZZWFyPjxS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HcmVpc2g8L0F1dGhvcj48WWVhcj4yMDE4PC9ZZWFyPjxS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1)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666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0 mg/kg</w:t>
            </w:r>
          </w:p>
        </w:tc>
        <w:tc>
          <w:tcPr>
            <w:tcW w:w="2204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2 mg/ml (DMSO)</w:t>
            </w:r>
          </w:p>
        </w:tc>
        <w:tc>
          <w:tcPr>
            <w:tcW w:w="2085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B1/CB2 agonist</w:t>
            </w:r>
          </w:p>
        </w:tc>
      </w:tr>
      <w:tr w:rsidR="00324B58" w:rsidRPr="00152413" w:rsidTr="00324B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7" w:type="dxa"/>
          </w:tcPr>
          <w:p w:rsidR="00324B58" w:rsidRPr="00152413" w:rsidRDefault="00324B58" w:rsidP="00E16808">
            <w:pPr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2</w:t>
            </w:r>
          </w:p>
        </w:tc>
        <w:tc>
          <w:tcPr>
            <w:tcW w:w="2388" w:type="dxa"/>
          </w:tcPr>
          <w:p w:rsidR="00324B58" w:rsidRPr="00152413" w:rsidRDefault="00324B58" w:rsidP="0067642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M 251 (A6226)</w:t>
            </w:r>
            <w:r w:rsidR="0067642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</w:t>
            </w:r>
            <w:r w:rsidR="00676423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HYXRsZXk8L0F1dGhvcj48WWVhcj4xOTk2PC9ZZWFyPjxS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</w:fldData>
              </w:fldChar>
            </w:r>
            <w:r w:rsidR="00676423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 w:rsidR="00676423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HYXRsZXk8L0F1dGhvcj48WWVhcj4xOTk2PC9ZZWFyPjxS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</w:fldData>
              </w:fldChar>
            </w:r>
            <w:r w:rsidR="00676423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 w:rsidR="00676423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="00676423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 w:rsidR="00676423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="00676423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2)</w:t>
            </w:r>
            <w:r w:rsidR="00676423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666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10 mg/kg </w:t>
            </w:r>
          </w:p>
        </w:tc>
        <w:tc>
          <w:tcPr>
            <w:tcW w:w="2204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  <w:t>&lt;</w:t>
            </w:r>
            <w:r w:rsidRPr="00152413">
              <w:rPr>
                <w:rFonts w:asciiTheme="majorBidi" w:hAnsiTheme="majorBidi" w:cstheme="majorBidi"/>
                <w:sz w:val="20"/>
                <w:szCs w:val="20"/>
              </w:rPr>
              <w:t>10 mg/ml (DMSO)</w:t>
            </w:r>
          </w:p>
        </w:tc>
        <w:tc>
          <w:tcPr>
            <w:tcW w:w="2085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B1 antagonist</w:t>
            </w:r>
          </w:p>
        </w:tc>
      </w:tr>
      <w:tr w:rsidR="00324B58" w:rsidRPr="00152413" w:rsidTr="00324B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7" w:type="dxa"/>
          </w:tcPr>
          <w:p w:rsidR="00324B58" w:rsidRPr="00152413" w:rsidRDefault="00324B58" w:rsidP="00E16808">
            <w:pPr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</w:t>
            </w:r>
          </w:p>
        </w:tc>
        <w:tc>
          <w:tcPr>
            <w:tcW w:w="2388" w:type="dxa"/>
          </w:tcPr>
          <w:p w:rsidR="00324B58" w:rsidRPr="00152413" w:rsidRDefault="00324B58" w:rsidP="000C01B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M 630 (SML0327)</w:t>
            </w:r>
            <w:r w:rsidR="000C01BB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</w:t>
            </w:r>
            <w:r w:rsidR="000C01BB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TdWZpYW48L0F1dGhvcj48WWVhcj4yMDIxPC9ZZWFyPjxS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</w:fldData>
              </w:fldChar>
            </w:r>
            <w:r w:rsidR="000C01BB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 w:rsidR="000C01BB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TdWZpYW48L0F1dGhvcj48WWVhcj4yMDIxPC9ZZWFyPjxS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</w:fldData>
              </w:fldChar>
            </w:r>
            <w:r w:rsidR="000C01BB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 w:rsidR="000C01BB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="000C01BB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 w:rsidR="000C01BB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="000C01BB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3, 4)</w:t>
            </w:r>
            <w:r w:rsidR="000C01BB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666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5 mg/kg</w:t>
            </w:r>
          </w:p>
        </w:tc>
        <w:tc>
          <w:tcPr>
            <w:tcW w:w="2204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  <w:t>&lt;</w:t>
            </w: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5 mg/ml (DMSO)</w:t>
            </w:r>
          </w:p>
        </w:tc>
        <w:tc>
          <w:tcPr>
            <w:tcW w:w="2085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B2 antagonist</w:t>
            </w:r>
          </w:p>
        </w:tc>
      </w:tr>
      <w:tr w:rsidR="00324B58" w:rsidRPr="00152413" w:rsidTr="00324B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7" w:type="dxa"/>
          </w:tcPr>
          <w:p w:rsidR="00324B58" w:rsidRPr="00152413" w:rsidRDefault="00324B58" w:rsidP="00E16808">
            <w:pPr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4</w:t>
            </w:r>
          </w:p>
        </w:tc>
        <w:tc>
          <w:tcPr>
            <w:tcW w:w="2388" w:type="dxa"/>
          </w:tcPr>
          <w:p w:rsidR="00324B58" w:rsidRPr="00152413" w:rsidRDefault="00324B58" w:rsidP="0003419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9719 (ACEA)</w:t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</w:t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Bc2lyaTwvQXV0aG9yPjxZZWFyPjIwMTg8L1llYXI+PFJl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==
</w:fldData>
              </w:fldChar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Bc2lyaTwvQXV0aG9yPjxZZWFyPjIwMTg8L1llYXI+PFJl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==
</w:fldData>
              </w:fldChar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="0003419E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5)</w:t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666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5 mg/kg</w:t>
            </w:r>
          </w:p>
        </w:tc>
        <w:tc>
          <w:tcPr>
            <w:tcW w:w="2204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  <w:t>&lt;</w:t>
            </w:r>
            <w:r w:rsidRPr="00152413">
              <w:rPr>
                <w:rFonts w:asciiTheme="majorBidi" w:hAnsiTheme="majorBidi" w:cstheme="majorBidi"/>
                <w:sz w:val="20"/>
                <w:szCs w:val="20"/>
              </w:rPr>
              <w:t>10 mg/ml (DMSO)</w:t>
            </w:r>
          </w:p>
        </w:tc>
        <w:tc>
          <w:tcPr>
            <w:tcW w:w="2085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B1 agonist</w:t>
            </w:r>
          </w:p>
        </w:tc>
      </w:tr>
      <w:tr w:rsidR="00324B58" w:rsidRPr="00152413" w:rsidTr="00324B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7" w:type="dxa"/>
          </w:tcPr>
          <w:p w:rsidR="00324B58" w:rsidRPr="00152413" w:rsidRDefault="00324B58" w:rsidP="00E16808">
            <w:pPr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5</w:t>
            </w:r>
          </w:p>
        </w:tc>
        <w:tc>
          <w:tcPr>
            <w:tcW w:w="2388" w:type="dxa"/>
          </w:tcPr>
          <w:p w:rsidR="00324B58" w:rsidRPr="00152413" w:rsidRDefault="00324B58" w:rsidP="0003419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GW405833 (G1421)</w:t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</w:t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aTwvQXV0aG9yPjxZZWFyPjIwMTc8L1llYXI+PFJlY051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</w:fldData>
              </w:fldChar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</w:instrText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>
                <w:fldData xml:space="preserve">PEVuZE5vdGU+PENpdGU+PEF1dGhvcj5MaTwvQXV0aG9yPjxZZWFyPjIwMTc8L1llYXI+PFJlY051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</w:fldData>
              </w:fldChar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.DATA </w:instrText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="0003419E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6)</w:t>
            </w:r>
            <w:r w:rsidR="0003419E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  <w:bookmarkStart w:id="0" w:name="_GoBack"/>
            <w:bookmarkEnd w:id="0"/>
          </w:p>
        </w:tc>
        <w:tc>
          <w:tcPr>
            <w:tcW w:w="1666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0 mg/kg</w:t>
            </w:r>
          </w:p>
        </w:tc>
        <w:tc>
          <w:tcPr>
            <w:tcW w:w="2204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  <w:t>&lt;</w:t>
            </w:r>
            <w:r w:rsidRPr="00152413">
              <w:rPr>
                <w:rFonts w:asciiTheme="majorBidi" w:hAnsiTheme="majorBidi" w:cstheme="majorBidi"/>
                <w:sz w:val="20"/>
                <w:szCs w:val="20"/>
              </w:rPr>
              <w:t>10 mg/ml (DMSO)</w:t>
            </w:r>
          </w:p>
        </w:tc>
        <w:tc>
          <w:tcPr>
            <w:tcW w:w="2085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B2 agonist</w:t>
            </w:r>
          </w:p>
        </w:tc>
      </w:tr>
      <w:tr w:rsidR="00324B58" w:rsidRPr="00152413" w:rsidTr="00324B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7" w:type="dxa"/>
          </w:tcPr>
          <w:p w:rsidR="00324B58" w:rsidRPr="00152413" w:rsidRDefault="00324B58" w:rsidP="00E16808">
            <w:pPr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6</w:t>
            </w:r>
          </w:p>
        </w:tc>
        <w:tc>
          <w:tcPr>
            <w:tcW w:w="2388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W102 + AM 251</w:t>
            </w:r>
          </w:p>
        </w:tc>
        <w:tc>
          <w:tcPr>
            <w:tcW w:w="1666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0 mg/kg + 10 mg/kg</w:t>
            </w:r>
          </w:p>
        </w:tc>
        <w:tc>
          <w:tcPr>
            <w:tcW w:w="2204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085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324B58" w:rsidRPr="00152413" w:rsidTr="00324B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7" w:type="dxa"/>
          </w:tcPr>
          <w:p w:rsidR="00324B58" w:rsidRPr="00152413" w:rsidRDefault="00324B58" w:rsidP="00E16808">
            <w:pPr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7</w:t>
            </w:r>
          </w:p>
        </w:tc>
        <w:tc>
          <w:tcPr>
            <w:tcW w:w="2388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W102 + AM630</w:t>
            </w:r>
          </w:p>
        </w:tc>
        <w:tc>
          <w:tcPr>
            <w:tcW w:w="1666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0 mg/kg + 5 mg/kg</w:t>
            </w:r>
          </w:p>
        </w:tc>
        <w:tc>
          <w:tcPr>
            <w:tcW w:w="2204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085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324B58" w:rsidRPr="00152413" w:rsidTr="00324B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7" w:type="dxa"/>
          </w:tcPr>
          <w:p w:rsidR="00324B58" w:rsidRPr="00152413" w:rsidRDefault="00324B58" w:rsidP="00E16808">
            <w:pPr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8</w:t>
            </w:r>
          </w:p>
        </w:tc>
        <w:tc>
          <w:tcPr>
            <w:tcW w:w="2388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GW405833 + AM251</w:t>
            </w:r>
          </w:p>
        </w:tc>
        <w:tc>
          <w:tcPr>
            <w:tcW w:w="1666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0 mg/kg + 10 mg/kg</w:t>
            </w:r>
          </w:p>
        </w:tc>
        <w:tc>
          <w:tcPr>
            <w:tcW w:w="2204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085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324B58" w:rsidRPr="00152413" w:rsidTr="00324B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7" w:type="dxa"/>
          </w:tcPr>
          <w:p w:rsidR="00324B58" w:rsidRPr="00152413" w:rsidRDefault="00324B58" w:rsidP="00E16808">
            <w:pPr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9</w:t>
            </w:r>
          </w:p>
        </w:tc>
        <w:tc>
          <w:tcPr>
            <w:tcW w:w="2388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9719 + AM 630</w:t>
            </w:r>
          </w:p>
        </w:tc>
        <w:tc>
          <w:tcPr>
            <w:tcW w:w="1666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5 mg/kg + 5 mg/kg</w:t>
            </w:r>
          </w:p>
        </w:tc>
        <w:tc>
          <w:tcPr>
            <w:tcW w:w="2204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085" w:type="dxa"/>
          </w:tcPr>
          <w:p w:rsidR="00324B58" w:rsidRPr="00152413" w:rsidRDefault="00324B58" w:rsidP="00E1680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324B58" w:rsidRPr="00152413" w:rsidTr="00324B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7" w:type="dxa"/>
          </w:tcPr>
          <w:p w:rsidR="00324B58" w:rsidRPr="00152413" w:rsidRDefault="00324B58" w:rsidP="00E16808">
            <w:pPr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0</w:t>
            </w:r>
          </w:p>
        </w:tc>
        <w:tc>
          <w:tcPr>
            <w:tcW w:w="2388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52413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Vehicle (DMSO)</w:t>
            </w:r>
          </w:p>
        </w:tc>
        <w:tc>
          <w:tcPr>
            <w:tcW w:w="1666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204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085" w:type="dxa"/>
          </w:tcPr>
          <w:p w:rsidR="00324B58" w:rsidRPr="00152413" w:rsidRDefault="00324B58" w:rsidP="00E16808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</w:tbl>
    <w:p w:rsidR="00324B58" w:rsidRDefault="00324B58"/>
    <w:p w:rsidR="00324B58" w:rsidRDefault="00324B58"/>
    <w:p w:rsidR="0003419E" w:rsidRPr="0003419E" w:rsidRDefault="00324B58" w:rsidP="0003419E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3419E" w:rsidRPr="0003419E">
        <w:t>1.</w:t>
      </w:r>
      <w:r w:rsidR="0003419E" w:rsidRPr="0003419E">
        <w:tab/>
        <w:t>Greish K, Mathur A, Al Zahrani R, Elkaissi S, Al Jishi M, Nazzal O, et al. Synthetic cannabinoids nano-micelles for the management of triple negative breast cancer. Journal of controlled release : official journal of the Controlled Release Society. 2018;291:184-95.</w:t>
      </w:r>
    </w:p>
    <w:p w:rsidR="0003419E" w:rsidRPr="0003419E" w:rsidRDefault="0003419E" w:rsidP="0003419E">
      <w:pPr>
        <w:pStyle w:val="EndNoteBibliography"/>
        <w:spacing w:after="0"/>
      </w:pPr>
      <w:r w:rsidRPr="0003419E">
        <w:t>2.</w:t>
      </w:r>
      <w:r w:rsidRPr="0003419E">
        <w:tab/>
        <w:t>Gatley SJ, Gifford AN, Volkow ND, Lan R, Makriyannis A. 123I-labeled AM251: a radioiodinated ligand which binds in vivo to mouse brain cannabinoid CB1 receptors. European journal of pharmacology. 1996;307(3):331-8.</w:t>
      </w:r>
    </w:p>
    <w:p w:rsidR="0003419E" w:rsidRPr="0003419E" w:rsidRDefault="0003419E" w:rsidP="0003419E">
      <w:pPr>
        <w:pStyle w:val="EndNoteBibliography"/>
        <w:spacing w:after="0"/>
      </w:pPr>
      <w:r w:rsidRPr="0003419E">
        <w:t>3.</w:t>
      </w:r>
      <w:r w:rsidRPr="0003419E">
        <w:tab/>
        <w:t>Sufian MS, Amin MR, Ali DW. Early suppression of the endocannabinoid degrading enzymes FAAH and MAGL alters locomotor development in zebrafish. Journal of Experimental Biology. 2021;224(16).</w:t>
      </w:r>
    </w:p>
    <w:p w:rsidR="0003419E" w:rsidRPr="0003419E" w:rsidRDefault="0003419E" w:rsidP="0003419E">
      <w:pPr>
        <w:pStyle w:val="EndNoteBibliography"/>
        <w:spacing w:after="0"/>
      </w:pPr>
      <w:r w:rsidRPr="0003419E">
        <w:t>4.</w:t>
      </w:r>
      <w:r w:rsidRPr="0003419E">
        <w:tab/>
        <w:t>Pertwee R, Griffin G, Fernando S, Li X, Hill A, Makriyannis A. AM630, a competitive cannabinoid receptor antagonist. Life Sciences. 1995;56(23):1949-55.</w:t>
      </w:r>
    </w:p>
    <w:p w:rsidR="0003419E" w:rsidRPr="0003419E" w:rsidRDefault="0003419E" w:rsidP="0003419E">
      <w:pPr>
        <w:pStyle w:val="EndNoteBibliography"/>
        <w:spacing w:after="0"/>
      </w:pPr>
      <w:r w:rsidRPr="0003419E">
        <w:t>5.</w:t>
      </w:r>
      <w:r w:rsidRPr="0003419E">
        <w:tab/>
        <w:t>Asiri YI, Fung T, Schwarz SKW, Asseri KA, Welch ID, Schuppli CA, et al. An Intraplantar Hypertonic Saline Assay in Mice for Rapid Screening of Analgesics. Anesthesia and analgesia. 2018;127(2):548-55.</w:t>
      </w:r>
    </w:p>
    <w:p w:rsidR="0003419E" w:rsidRPr="0003419E" w:rsidRDefault="0003419E" w:rsidP="0003419E">
      <w:pPr>
        <w:pStyle w:val="EndNoteBibliography"/>
      </w:pPr>
      <w:r w:rsidRPr="0003419E">
        <w:t>6.</w:t>
      </w:r>
      <w:r w:rsidRPr="0003419E">
        <w:tab/>
        <w:t>Li AL, Carey LM, Mackie K, Hohmann AG. Cannabinoid CB(2) Agonist GW405833 Suppresses Inflammatory and Neuropathic Pain through a CB(1) Mechanism that is Independent of CB(2) Receptors in Mice. The Journal of pharmacology and experimental therapeutics. 2017;362(2):296-305.</w:t>
      </w:r>
    </w:p>
    <w:p w:rsidR="00CF64D4" w:rsidRDefault="00324B58" w:rsidP="0003419E">
      <w:r>
        <w:fldChar w:fldCharType="end"/>
      </w:r>
    </w:p>
    <w:sectPr w:rsidR="00CF64D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2202fpqfsdfmevttxpr2vn0wfzfftw9dr0&quot;&gt;My EndNote Library&lt;record-ids&gt;&lt;item&gt;66&lt;/item&gt;&lt;item&gt;67&lt;/item&gt;&lt;item&gt;68&lt;/item&gt;&lt;item&gt;69&lt;/item&gt;&lt;item&gt;70&lt;/item&gt;&lt;item&gt;71&lt;/item&gt;&lt;/record-ids&gt;&lt;/item&gt;&lt;/Libraries&gt;"/>
  </w:docVars>
  <w:rsids>
    <w:rsidRoot w:val="00324B58"/>
    <w:rsid w:val="0003419E"/>
    <w:rsid w:val="000C01BB"/>
    <w:rsid w:val="00243F10"/>
    <w:rsid w:val="00324B58"/>
    <w:rsid w:val="00575650"/>
    <w:rsid w:val="006764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514A2B"/>
  <w15:chartTrackingRefBased/>
  <w15:docId w15:val="{A6D80203-9F51-493E-9C55-6A2C6B842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24B58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GridTable41">
    <w:name w:val="Grid Table 41"/>
    <w:basedOn w:val="TableNormal"/>
    <w:uiPriority w:val="49"/>
    <w:rsid w:val="00324B5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324B5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24B58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24B5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24B58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1</Pages>
  <Words>311</Words>
  <Characters>1777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yan Vafaei</dc:creator>
  <cp:keywords/>
  <dc:description/>
  <cp:lastModifiedBy>Shayan Vafaei</cp:lastModifiedBy>
  <cp:revision>1</cp:revision>
  <dcterms:created xsi:type="dcterms:W3CDTF">2024-08-21T04:52:00Z</dcterms:created>
  <dcterms:modified xsi:type="dcterms:W3CDTF">2024-08-21T05:36:00Z</dcterms:modified>
</cp:coreProperties>
</file>